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Diagnostic;</w:t>
      </w:r>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creening</w:t>
      </w:r>
      <w:r>
        <w:rPr>
          <w:rFonts w:ascii="Times New Roman" w:hAnsi="Times New Roman" w:cs="Times New Roman"/>
          <w:sz w:val="20"/>
          <w:szCs w:val="20"/>
        </w:rPr>
        <w:t>;</w:t>
      </w:r>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44522382"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w:t>
      </w:r>
      <w:r w:rsidR="00793AF8">
        <w:rPr>
          <w:rFonts w:ascii="Times New Roman" w:hAnsi="Times New Roman" w:cs="Times New Roman"/>
          <w:color w:val="000000"/>
          <w:sz w:val="20"/>
          <w:szCs w:val="20"/>
        </w:rPr>
        <w:t xml:space="preserve">, </w:t>
      </w:r>
      <w:r w:rsidR="000F4BDB">
        <w:rPr>
          <w:rFonts w:ascii="Times New Roman" w:hAnsi="Times New Roman" w:cs="Times New Roman"/>
          <w:color w:val="000000"/>
          <w:sz w:val="20"/>
          <w:szCs w:val="20"/>
        </w:rPr>
        <w:t>P</w:t>
      </w:r>
      <w:r w:rsidRPr="00D57EF8">
        <w:rPr>
          <w:rFonts w:ascii="Times New Roman" w:hAnsi="Times New Roman" w:cs="Times New Roman"/>
          <w:color w:val="000000"/>
          <w:sz w:val="20"/>
          <w:szCs w:val="20"/>
        </w:rPr>
        <w:t>PMS</w:t>
      </w:r>
      <w:r w:rsidR="00793AF8">
        <w:rPr>
          <w:rFonts w:ascii="Times New Roman" w:hAnsi="Times New Roman" w:cs="Times New Roman"/>
          <w:color w:val="000000"/>
          <w:sz w:val="20"/>
          <w:szCs w:val="20"/>
        </w:rPr>
        <w:t>, SPMS</w:t>
      </w:r>
      <w:r w:rsidRPr="00D57EF8">
        <w:rPr>
          <w:rFonts w:ascii="Times New Roman" w:hAnsi="Times New Roman" w:cs="Times New Roman"/>
          <w:color w:val="000000"/>
          <w:sz w:val="20"/>
          <w:szCs w:val="20"/>
        </w:rPr>
        <w:t>), Migraine, Headache, Epilepsy, TBI and Stroke recurrence</w:t>
      </w:r>
      <w:r w:rsidR="003E6FFF">
        <w:rPr>
          <w:rFonts w:ascii="Times New Roman" w:hAnsi="Times New Roman" w:cs="Times New Roman"/>
          <w:color w:val="000000"/>
          <w:sz w:val="20"/>
          <w:szCs w:val="20"/>
        </w:rPr>
        <w:t>.</w:t>
      </w:r>
    </w:p>
    <w:p w14:paraId="02FA3AD9" w14:textId="3D80CC60"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37C2B70D" w14:textId="3A3A3969" w:rsidR="00D87236" w:rsidRDefault="00B7786F"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separate</w:t>
      </w:r>
      <w:r w:rsidR="00D87236" w:rsidRPr="00CC2B19">
        <w:rPr>
          <w:rFonts w:ascii="Times New Roman" w:hAnsi="Times New Roman" w:cs="Times New Roman"/>
          <w:color w:val="000000"/>
          <w:sz w:val="20"/>
          <w:szCs w:val="20"/>
        </w:rPr>
        <w:t xml:space="preserve"> RRMS and PMS in the categories</w:t>
      </w:r>
    </w:p>
    <w:p w14:paraId="66B939BF" w14:textId="2717F078" w:rsidR="00F15A7C" w:rsidRPr="0016339D" w:rsidRDefault="00F15A7C" w:rsidP="00F15A7C">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SPMS could cite either</w:t>
      </w:r>
      <w:r w:rsidR="00D33A68">
        <w:rPr>
          <w:rFonts w:ascii="Times New Roman" w:hAnsi="Times New Roman" w:cs="Times New Roman"/>
          <w:color w:val="000000"/>
          <w:sz w:val="20"/>
          <w:szCs w:val="20"/>
        </w:rPr>
        <w:t xml:space="preserve"> and either could cite SPMS </w:t>
      </w:r>
    </w:p>
    <w:p w14:paraId="737DB097" w14:textId="062AAFA1"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we did not check for the status of the previous trial. In one case, a phase 2/3 trial in our sample noted that it did not progress to a phase 3 and instead moved to a</w:t>
      </w:r>
      <w:r w:rsidR="00A10C46">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 </w:t>
      </w:r>
    </w:p>
    <w:p w14:paraId="3800BE08" w14:textId="1BC4FD3D"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primary 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31E98E58" w14:textId="253578D6" w:rsidR="003D713E" w:rsidRPr="009D7DDC" w:rsidRDefault="003D713E" w:rsidP="003D713E">
      <w:pPr>
        <w:pStyle w:val="ListParagraph"/>
        <w:numPr>
          <w:ilvl w:val="3"/>
          <w:numId w:val="2"/>
        </w:numPr>
        <w:rPr>
          <w:rFonts w:ascii="Times New Roman" w:hAnsi="Times New Roman" w:cs="Times New Roman"/>
          <w:color w:val="000000"/>
          <w:sz w:val="20"/>
          <w:szCs w:val="20"/>
        </w:rPr>
      </w:pPr>
      <w:r>
        <w:rPr>
          <w:sz w:val="20"/>
          <w:szCs w:val="20"/>
        </w:rPr>
        <w:t>Put list here</w:t>
      </w:r>
    </w:p>
    <w:p w14:paraId="52A9644D" w14:textId="764CEF0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F33B805" w14:textId="66561176" w:rsidR="00066E1F" w:rsidRDefault="00A10C46" w:rsidP="00066E1F">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w:t>
      </w:r>
      <w:r>
        <w:rPr>
          <w:rFonts w:ascii="Times New Roman" w:hAnsi="Times New Roman" w:cs="Times New Roman"/>
          <w:color w:val="000000"/>
          <w:sz w:val="20"/>
          <w:szCs w:val="20"/>
        </w:rPr>
        <w:t>?????</w:t>
      </w:r>
    </w:p>
    <w:p w14:paraId="10E30EAE" w14:textId="78F82D3F" w:rsidR="00066E1F" w:rsidRDefault="00066E1F" w:rsidP="00066E1F">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No phase 3 results </w:t>
      </w:r>
    </w:p>
    <w:p w14:paraId="0F003B72" w14:textId="0F24078F" w:rsidR="00066E1F" w:rsidRDefault="00066E1F" w:rsidP="00066E1F">
      <w:pPr>
        <w:pStyle w:val="ListParagraph"/>
        <w:numPr>
          <w:ilvl w:val="3"/>
          <w:numId w:val="2"/>
        </w:numPr>
        <w:rPr>
          <w:color w:val="000000"/>
          <w:sz w:val="20"/>
          <w:szCs w:val="20"/>
        </w:rPr>
      </w:pPr>
      <w:r w:rsidRPr="00066E1F">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066E1F">
        <w:rPr>
          <w:color w:val="000000"/>
          <w:sz w:val="20"/>
          <w:szCs w:val="20"/>
        </w:rPr>
        <w:t>ClinicalTrials.gov ,</w:t>
      </w:r>
      <w:proofErr w:type="gramEnd"/>
      <w:r w:rsidRPr="00066E1F">
        <w:rPr>
          <w:color w:val="000000"/>
          <w:sz w:val="20"/>
          <w:szCs w:val="20"/>
        </w:rPr>
        <w:t xml:space="preserve"> and “Clinical trial”, and “Phase 3”.</w:t>
      </w:r>
    </w:p>
    <w:p w14:paraId="7442BF9B" w14:textId="42DD412B" w:rsidR="00627BF4" w:rsidRPr="00066E1F" w:rsidRDefault="00627BF4" w:rsidP="00066E1F">
      <w:pPr>
        <w:pStyle w:val="ListParagraph"/>
        <w:numPr>
          <w:ilvl w:val="3"/>
          <w:numId w:val="2"/>
        </w:numPr>
        <w:rPr>
          <w:color w:val="000000"/>
          <w:sz w:val="20"/>
          <w:szCs w:val="20"/>
        </w:rPr>
      </w:pPr>
      <w:r>
        <w:rPr>
          <w:color w:val="000000"/>
          <w:sz w:val="20"/>
          <w:szCs w:val="20"/>
        </w:rPr>
        <w:t xml:space="preserve">Primary results are defined as reporting the results on at least one primary outcome with a significance test performed. </w:t>
      </w:r>
    </w:p>
    <w:p w14:paraId="58C1D9B3" w14:textId="061A55BF" w:rsidR="00066E1F" w:rsidRPr="0092786F" w:rsidRDefault="00066E1F" w:rsidP="0092786F">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If this did not turn up </w:t>
      </w:r>
      <w:r w:rsidR="0092786F">
        <w:rPr>
          <w:rFonts w:ascii="Times New Roman" w:hAnsi="Times New Roman" w:cs="Times New Roman"/>
          <w:color w:val="000000"/>
          <w:sz w:val="20"/>
          <w:szCs w:val="20"/>
        </w:rPr>
        <w:t xml:space="preserve">primary </w:t>
      </w:r>
      <w:r w:rsidR="00B77A8B">
        <w:rPr>
          <w:rFonts w:ascii="Times New Roman" w:hAnsi="Times New Roman" w:cs="Times New Roman"/>
          <w:color w:val="000000"/>
          <w:sz w:val="20"/>
          <w:szCs w:val="20"/>
        </w:rPr>
        <w:t xml:space="preserve">publications of </w:t>
      </w:r>
      <w:r w:rsidR="0092786F">
        <w:rPr>
          <w:rFonts w:ascii="Times New Roman" w:hAnsi="Times New Roman" w:cs="Times New Roman"/>
          <w:color w:val="000000"/>
          <w:sz w:val="20"/>
          <w:szCs w:val="20"/>
        </w:rPr>
        <w:t>results</w:t>
      </w:r>
      <w:r w:rsidR="006E74A9">
        <w:rPr>
          <w:color w:val="000000"/>
          <w:sz w:val="20"/>
          <w:szCs w:val="20"/>
        </w:rPr>
        <w:t>:</w:t>
      </w:r>
    </w:p>
    <w:p w14:paraId="0D1ACA1A" w14:textId="37274AD8" w:rsidR="0092786F" w:rsidRPr="006E74A9" w:rsidRDefault="0092786F" w:rsidP="0092786F">
      <w:pPr>
        <w:pStyle w:val="ListParagraph"/>
        <w:numPr>
          <w:ilvl w:val="4"/>
          <w:numId w:val="2"/>
        </w:numPr>
        <w:rPr>
          <w:rFonts w:ascii="Times New Roman" w:hAnsi="Times New Roman" w:cs="Times New Roman"/>
          <w:color w:val="000000"/>
          <w:sz w:val="20"/>
          <w:szCs w:val="20"/>
        </w:rPr>
      </w:pPr>
      <w:r>
        <w:rPr>
          <w:color w:val="000000"/>
          <w:sz w:val="20"/>
          <w:szCs w:val="20"/>
        </w:rPr>
        <w:t>W</w:t>
      </w:r>
      <w:r w:rsidRPr="0092786F">
        <w:rPr>
          <w:color w:val="000000"/>
          <w:sz w:val="20"/>
          <w:szCs w:val="20"/>
        </w:rPr>
        <w:t>e will use primary Ct.gov results</w:t>
      </w:r>
      <w:r>
        <w:rPr>
          <w:color w:val="000000"/>
          <w:sz w:val="20"/>
          <w:szCs w:val="20"/>
        </w:rPr>
        <w:t xml:space="preserve">. </w:t>
      </w:r>
      <w:r w:rsidR="00066E1F" w:rsidRPr="0092786F">
        <w:rPr>
          <w:color w:val="000000"/>
          <w:sz w:val="20"/>
          <w:szCs w:val="20"/>
        </w:rPr>
        <w:t>If there are no</w:t>
      </w:r>
      <w:r w:rsidRPr="0092786F">
        <w:rPr>
          <w:color w:val="000000"/>
          <w:sz w:val="20"/>
          <w:szCs w:val="20"/>
        </w:rPr>
        <w:t xml:space="preserve"> primary</w:t>
      </w:r>
      <w:r w:rsidR="00066E1F" w:rsidRPr="0092786F">
        <w:rPr>
          <w:color w:val="000000"/>
          <w:sz w:val="20"/>
          <w:szCs w:val="20"/>
        </w:rPr>
        <w:t xml:space="preserve"> ct.gov re</w:t>
      </w:r>
      <w:r w:rsidRPr="0092786F">
        <w:rPr>
          <w:color w:val="000000"/>
          <w:sz w:val="20"/>
          <w:szCs w:val="20"/>
        </w:rPr>
        <w:t>sults</w:t>
      </w:r>
      <w:r w:rsidR="006E74A9">
        <w:rPr>
          <w:color w:val="000000"/>
          <w:sz w:val="20"/>
          <w:szCs w:val="20"/>
        </w:rPr>
        <w:t>:</w:t>
      </w:r>
    </w:p>
    <w:p w14:paraId="6A45E32D" w14:textId="05A7783E" w:rsidR="006E74A9" w:rsidRPr="0092786F" w:rsidRDefault="006E74A9" w:rsidP="006E74A9">
      <w:pPr>
        <w:pStyle w:val="ListParagraph"/>
        <w:numPr>
          <w:ilvl w:val="5"/>
          <w:numId w:val="2"/>
        </w:numPr>
        <w:rPr>
          <w:rFonts w:ascii="Times New Roman" w:hAnsi="Times New Roman" w:cs="Times New Roman"/>
          <w:color w:val="000000"/>
          <w:sz w:val="20"/>
          <w:szCs w:val="20"/>
        </w:rPr>
      </w:pPr>
      <w:r>
        <w:rPr>
          <w:color w:val="000000"/>
          <w:sz w:val="20"/>
          <w:szCs w:val="20"/>
        </w:rPr>
        <w:t xml:space="preserve">We will use abstracts reporting primary results. If none are available: </w:t>
      </w:r>
    </w:p>
    <w:p w14:paraId="21EF9C38" w14:textId="555A0928"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We will use abstracts reporting interim results </w:t>
      </w:r>
      <w:r w:rsidR="006E74A9">
        <w:rPr>
          <w:rFonts w:ascii="Times New Roman" w:hAnsi="Times New Roman" w:cs="Times New Roman"/>
          <w:color w:val="000000"/>
          <w:sz w:val="20"/>
          <w:szCs w:val="20"/>
        </w:rPr>
        <w:t xml:space="preserve">but </w:t>
      </w:r>
      <w:r>
        <w:rPr>
          <w:rFonts w:ascii="Times New Roman" w:hAnsi="Times New Roman" w:cs="Times New Roman"/>
          <w:color w:val="000000"/>
          <w:sz w:val="20"/>
          <w:szCs w:val="20"/>
        </w:rPr>
        <w:t>only if the trial was terminated</w:t>
      </w:r>
    </w:p>
    <w:p w14:paraId="7461ED84" w14:textId="713B9AC9"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We will exclude all trials</w:t>
      </w:r>
    </w:p>
    <w:p w14:paraId="16AE162C" w14:textId="78F69FF5" w:rsidR="0092786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not terminated and did not have primary results</w:t>
      </w:r>
    </w:p>
    <w:p w14:paraId="6CCD018D" w14:textId="7A21F18D" w:rsidR="00066E1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terminated and did not have interim results</w:t>
      </w:r>
    </w:p>
    <w:p w14:paraId="2D62498D" w14:textId="2D6D9766" w:rsidR="00E417B2" w:rsidRPr="008A6AFA" w:rsidRDefault="001A5821" w:rsidP="008A6AFA">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Preprints are </w:t>
      </w:r>
      <w:r w:rsidR="00E417B2">
        <w:rPr>
          <w:rFonts w:ascii="Times New Roman" w:hAnsi="Times New Roman" w:cs="Times New Roman"/>
          <w:color w:val="000000"/>
          <w:sz w:val="20"/>
          <w:szCs w:val="20"/>
        </w:rPr>
        <w:t>taken as they are similar to ct.gov results in that they are not peer</w:t>
      </w:r>
      <w:r w:rsidR="008A6AFA">
        <w:rPr>
          <w:rFonts w:ascii="Times New Roman" w:hAnsi="Times New Roman" w:cs="Times New Roman"/>
          <w:color w:val="000000"/>
          <w:sz w:val="20"/>
          <w:szCs w:val="20"/>
        </w:rPr>
        <w:t>-</w:t>
      </w:r>
      <w:r w:rsidR="00E417B2">
        <w:rPr>
          <w:rFonts w:ascii="Times New Roman" w:hAnsi="Times New Roman" w:cs="Times New Roman"/>
          <w:color w:val="000000"/>
          <w:sz w:val="20"/>
          <w:szCs w:val="20"/>
        </w:rPr>
        <w:t>reviewed</w:t>
      </w:r>
    </w:p>
    <w:p w14:paraId="6EEEF831" w14:textId="4821113C" w:rsidR="00110939" w:rsidRPr="00D5217E" w:rsidRDefault="00110939" w:rsidP="00DA1038">
      <w:pPr>
        <w:rPr>
          <w:b/>
          <w:bCs/>
          <w:sz w:val="20"/>
          <w:szCs w:val="20"/>
        </w:rPr>
      </w:pPr>
      <w:r w:rsidRPr="00D5217E">
        <w:rPr>
          <w:b/>
          <w:bCs/>
          <w:sz w:val="20"/>
          <w:szCs w:val="20"/>
        </w:rPr>
        <w:t xml:space="preserve">Phase determination: </w:t>
      </w:r>
    </w:p>
    <w:p w14:paraId="358E3E91" w14:textId="77777777" w:rsidR="00110939" w:rsidRPr="00D5217E" w:rsidRDefault="00110939" w:rsidP="00110939">
      <w:pPr>
        <w:numPr>
          <w:ilvl w:val="0"/>
          <w:numId w:val="13"/>
        </w:numPr>
        <w:rPr>
          <w:b/>
          <w:bCs/>
          <w:sz w:val="20"/>
          <w:szCs w:val="20"/>
        </w:rPr>
      </w:pPr>
      <w:r w:rsidRPr="00D5217E">
        <w:rPr>
          <w:b/>
          <w:bCs/>
          <w:sz w:val="20"/>
          <w:szCs w:val="20"/>
        </w:rPr>
        <w:t xml:space="preserve">P1 </w:t>
      </w:r>
    </w:p>
    <w:p w14:paraId="2D02FDD2" w14:textId="77777777" w:rsidR="00110939" w:rsidRPr="00D5217E" w:rsidRDefault="00110939" w:rsidP="00110939">
      <w:pPr>
        <w:numPr>
          <w:ilvl w:val="1"/>
          <w:numId w:val="13"/>
        </w:numPr>
        <w:rPr>
          <w:b/>
          <w:bCs/>
          <w:sz w:val="20"/>
          <w:szCs w:val="20"/>
        </w:rPr>
      </w:pPr>
      <w:r w:rsidRPr="00D5217E">
        <w:rPr>
          <w:b/>
          <w:bCs/>
          <w:sz w:val="20"/>
          <w:szCs w:val="20"/>
        </w:rPr>
        <w:t>Did not have an efficacy (clinical or surrogate) endpoint at all. Mostly tailored to detect safety, tolerability. During matching, these are not counted.</w:t>
      </w:r>
    </w:p>
    <w:p w14:paraId="66D01D28" w14:textId="77777777" w:rsidR="00110939" w:rsidRPr="00D5217E" w:rsidRDefault="00110939" w:rsidP="00110939">
      <w:pPr>
        <w:numPr>
          <w:ilvl w:val="0"/>
          <w:numId w:val="13"/>
        </w:numPr>
        <w:rPr>
          <w:b/>
          <w:bCs/>
          <w:sz w:val="20"/>
          <w:szCs w:val="20"/>
        </w:rPr>
      </w:pPr>
      <w:r w:rsidRPr="00D5217E">
        <w:rPr>
          <w:b/>
          <w:bCs/>
          <w:sz w:val="20"/>
          <w:szCs w:val="20"/>
        </w:rPr>
        <w:t xml:space="preserve">P2 </w:t>
      </w:r>
      <w:r w:rsidRPr="00D5217E">
        <w:rPr>
          <w:b/>
          <w:bCs/>
          <w:sz w:val="20"/>
          <w:szCs w:val="20"/>
        </w:rPr>
        <w:tab/>
      </w:r>
    </w:p>
    <w:p w14:paraId="58FB6664" w14:textId="77777777" w:rsidR="00110939" w:rsidRPr="00D5217E" w:rsidRDefault="00110939" w:rsidP="00110939">
      <w:pPr>
        <w:numPr>
          <w:ilvl w:val="1"/>
          <w:numId w:val="13"/>
        </w:numPr>
        <w:rPr>
          <w:b/>
          <w:bCs/>
          <w:sz w:val="20"/>
          <w:szCs w:val="20"/>
        </w:rPr>
      </w:pPr>
      <w:r w:rsidRPr="00D5217E">
        <w:rPr>
          <w:b/>
          <w:bCs/>
          <w:sz w:val="20"/>
          <w:szCs w:val="20"/>
        </w:rPr>
        <w:t xml:space="preserve">Had an efficacy (clinical or surrogate) endpoint. During matching, </w:t>
      </w:r>
      <w:proofErr w:type="gramStart"/>
      <w:r w:rsidRPr="00D5217E">
        <w:rPr>
          <w:b/>
          <w:bCs/>
          <w:sz w:val="20"/>
          <w:szCs w:val="20"/>
        </w:rPr>
        <w:t>these count</w:t>
      </w:r>
      <w:proofErr w:type="gramEnd"/>
      <w:r w:rsidRPr="00D5217E">
        <w:rPr>
          <w:b/>
          <w:bCs/>
          <w:sz w:val="20"/>
          <w:szCs w:val="20"/>
        </w:rPr>
        <w:t>.</w:t>
      </w:r>
    </w:p>
    <w:p w14:paraId="3F93E285" w14:textId="77777777" w:rsidR="00110939" w:rsidRPr="00D5217E" w:rsidRDefault="00110939" w:rsidP="00110939">
      <w:pPr>
        <w:numPr>
          <w:ilvl w:val="0"/>
          <w:numId w:val="13"/>
        </w:numPr>
        <w:rPr>
          <w:b/>
          <w:bCs/>
          <w:sz w:val="20"/>
          <w:szCs w:val="20"/>
        </w:rPr>
      </w:pPr>
      <w:r w:rsidRPr="00D5217E">
        <w:rPr>
          <w:b/>
          <w:bCs/>
          <w:sz w:val="20"/>
          <w:szCs w:val="20"/>
        </w:rPr>
        <w:t>P3</w:t>
      </w:r>
    </w:p>
    <w:p w14:paraId="2765DA24" w14:textId="77777777" w:rsidR="00110939" w:rsidRPr="00D5217E" w:rsidRDefault="00110939" w:rsidP="00110939">
      <w:pPr>
        <w:numPr>
          <w:ilvl w:val="1"/>
          <w:numId w:val="13"/>
        </w:numPr>
        <w:rPr>
          <w:b/>
          <w:bCs/>
          <w:sz w:val="20"/>
          <w:szCs w:val="20"/>
        </w:rPr>
      </w:pPr>
      <w:r w:rsidRPr="00D5217E">
        <w:rPr>
          <w:b/>
          <w:bCs/>
          <w:sz w:val="20"/>
          <w:szCs w:val="20"/>
        </w:rPr>
        <w:t>Had an efficacy (clinical or surrogate) endpoint AND x. During matching these would exclude the P3 in our sample.</w:t>
      </w:r>
    </w:p>
    <w:p w14:paraId="379EF6C6" w14:textId="77777777" w:rsidR="00110939" w:rsidRPr="009E2F32" w:rsidRDefault="00110939"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6DEB8E04" w:rsidR="00BC0104" w:rsidRDefault="009E2F32" w:rsidP="00BC0104">
      <w:pPr>
        <w:rPr>
          <w:rFonts w:eastAsiaTheme="minorHAnsi"/>
          <w:sz w:val="20"/>
          <w:szCs w:val="20"/>
          <w:lang w:val="en-CA"/>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w:t>
      </w:r>
      <w:r w:rsidR="005F6B29">
        <w:rPr>
          <w:sz w:val="20"/>
          <w:szCs w:val="20"/>
        </w:rPr>
        <w:t xml:space="preserve">Expanded access trials, trials without any results were not applicable. </w:t>
      </w:r>
      <w:r w:rsidRPr="009E2F32">
        <w:rPr>
          <w:sz w:val="20"/>
          <w:szCs w:val="20"/>
        </w:rPr>
        <w:t xml:space="preserve">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65D24368" w:rsidR="00BC0104" w:rsidRPr="009E2F32"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To ensure our approach for matching phase 2 and 3 trials was standardized and reproducible, we allowed any P2 trial in the same BROAD disease area count as an earlier phase 2 trial for the phase 3 trials in our sample.</w:t>
      </w:r>
      <w:r w:rsidR="00F02CEB">
        <w:rPr>
          <w:rFonts w:ascii="Times New Roman" w:hAnsi="Times New Roman" w:cs="Times New Roman"/>
          <w:sz w:val="20"/>
          <w:szCs w:val="20"/>
          <w:lang w:val="en-US"/>
        </w:rPr>
        <w:t xml:space="preserve"> </w:t>
      </w:r>
      <w:proofErr w:type="gramStart"/>
      <w:r w:rsidR="005D313D">
        <w:rPr>
          <w:rFonts w:ascii="Times New Roman" w:hAnsi="Times New Roman" w:cs="Times New Roman"/>
          <w:b/>
          <w:bCs/>
          <w:sz w:val="20"/>
          <w:szCs w:val="20"/>
          <w:lang w:val="en-US"/>
        </w:rPr>
        <w:t>The</w:t>
      </w:r>
      <w:proofErr w:type="gramEnd"/>
      <w:r w:rsidR="005D313D">
        <w:rPr>
          <w:rFonts w:ascii="Times New Roman" w:hAnsi="Times New Roman" w:cs="Times New Roman"/>
          <w:b/>
          <w:bCs/>
          <w:sz w:val="20"/>
          <w:szCs w:val="20"/>
          <w:lang w:val="en-US"/>
        </w:rPr>
        <w:t xml:space="preserve"> same matching rules were used as manual screening (4)</w:t>
      </w:r>
      <w:r w:rsidR="00F45C90" w:rsidRPr="009E2F32">
        <w:rPr>
          <w:rFonts w:ascii="Times New Roman" w:hAnsi="Times New Roman" w:cs="Times New Roman"/>
          <w:sz w:val="20"/>
          <w:szCs w:val="20"/>
          <w:lang w:val="en-US"/>
        </w:rPr>
        <w:t xml:space="preserve"> Our broad disease areas are Alzheimer’s </w:t>
      </w:r>
      <w:r w:rsidR="00F45C90" w:rsidRPr="009E2F32">
        <w:rPr>
          <w:rFonts w:ascii="Times New Roman" w:hAnsi="Times New Roman" w:cs="Times New Roman"/>
          <w:sz w:val="20"/>
          <w:szCs w:val="20"/>
        </w:rPr>
        <w:t>disease, Parkinson’s disease, ALS, Huntington’s disease, Multiple sclerosis (RRMS &amp; PMS separately),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lastRenderedPageBreak/>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12658C4C" w:rsidR="004D7397" w:rsidRPr="004D7397" w:rsidRDefault="00CC6731" w:rsidP="004D7397">
      <w:pPr>
        <w:rPr>
          <w:sz w:val="20"/>
          <w:szCs w:val="20"/>
        </w:rPr>
      </w:pPr>
      <w:r>
        <w:rPr>
          <w:sz w:val="20"/>
          <w:szCs w:val="20"/>
        </w:rPr>
        <w:t>We used the definition of positivity provided by the trial</w:t>
      </w:r>
      <w:r w:rsidR="00854D0A">
        <w:rPr>
          <w:sz w:val="20"/>
          <w:szCs w:val="20"/>
        </w:rPr>
        <w:t xml:space="preserve"> including using sequential testing procedures regardless of whether they modified their primaries. </w:t>
      </w:r>
      <w:r w:rsidR="004D7397" w:rsidRPr="004D7397">
        <w:rPr>
          <w:sz w:val="20"/>
          <w:szCs w:val="20"/>
        </w:rPr>
        <w:t>When there were two primary analyses where one was positive and the other was not (inconsistent results), we used the following rules:</w:t>
      </w:r>
    </w:p>
    <w:p w14:paraId="1DF5998A" w14:textId="77777777" w:rsidR="004D7397" w:rsidRPr="004D7397" w:rsidRDefault="004D7397" w:rsidP="004D7397">
      <w:pPr>
        <w:numPr>
          <w:ilvl w:val="0"/>
          <w:numId w:val="12"/>
        </w:numPr>
        <w:rPr>
          <w:sz w:val="20"/>
          <w:szCs w:val="20"/>
        </w:rPr>
      </w:pPr>
      <w:r w:rsidRPr="004D7397">
        <w:rPr>
          <w:sz w:val="20"/>
          <w:szCs w:val="20"/>
        </w:rPr>
        <w:t xml:space="preserve">Co-primaries: When they stated that all primaries had to be positive for the trial to be positive, we called inconsistent results nonpositive </w:t>
      </w:r>
    </w:p>
    <w:p w14:paraId="720FF2C9" w14:textId="6A76AC30"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multipl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54751E5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neurologist-approved primary surrogate endpoint that was positive as defined in the trial. Surrogate endpoint will only be included in this group if</w:t>
      </w:r>
    </w:p>
    <w:p w14:paraId="1BDC2004" w14:textId="2C19D7AF"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p>
    <w:p w14:paraId="66C4EDE7" w14:textId="247B1085" w:rsidR="00F27FB1" w:rsidRPr="00F27FB1" w:rsidRDefault="00F27FB1" w:rsidP="00F27FB1">
      <w:pPr>
        <w:numPr>
          <w:ilvl w:val="3"/>
          <w:numId w:val="11"/>
        </w:numPr>
        <w:rPr>
          <w:rFonts w:eastAsiaTheme="minorHAnsi"/>
          <w:sz w:val="20"/>
          <w:szCs w:val="20"/>
        </w:rPr>
      </w:pPr>
      <w:r w:rsidRPr="00F27FB1">
        <w:rPr>
          <w:rFonts w:eastAsiaTheme="minorHAnsi"/>
          <w:sz w:val="20"/>
          <w:szCs w:val="20"/>
        </w:rPr>
        <w:t>And they are commonly used in phase 2 trials in that indication because of time constraints</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710C7CC6"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ad a P2 trial that had a primary endpoint investigating biomarker</w:t>
      </w:r>
      <w:r>
        <w:rPr>
          <w:sz w:val="20"/>
          <w:szCs w:val="20"/>
        </w:rPr>
        <w:t xml:space="preserve"> </w:t>
      </w:r>
      <w:r w:rsidRPr="00F27FB1">
        <w:rPr>
          <w:sz w:val="20"/>
          <w:szCs w:val="20"/>
        </w:rPr>
        <w:t xml:space="preserve">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19F42FCE" w:rsidR="00EF1273" w:rsidRPr="00F27FB1"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08396E92"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6"/>
      <w:r w:rsidR="00D77DC9" w:rsidRPr="00D03516">
        <w:rPr>
          <w:sz w:val="20"/>
          <w:szCs w:val="20"/>
        </w:rPr>
        <w:t>positive</w:t>
      </w:r>
      <w:commentRangeEnd w:id="6"/>
      <w:r w:rsidR="00B866F6">
        <w:rPr>
          <w:rStyle w:val="CommentReference"/>
        </w:rPr>
        <w:commentReference w:id="6"/>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238F74B5"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priority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proofErr w:type="spellStart"/>
      <w:proofErr w:type="gramStart"/>
      <w:r>
        <w:rPr>
          <w:rFonts w:ascii="Times New Roman" w:hAnsi="Times New Roman" w:cs="Times New Roman"/>
          <w:sz w:val="20"/>
          <w:szCs w:val="20"/>
        </w:rPr>
        <w:t>dose.</w:t>
      </w:r>
      <w:r w:rsidR="0064051B">
        <w:rPr>
          <w:rFonts w:ascii="Times New Roman" w:hAnsi="Times New Roman" w:cs="Times New Roman"/>
          <w:sz w:val="20"/>
          <w:szCs w:val="20"/>
        </w:rPr>
        <w:t>If</w:t>
      </w:r>
      <w:proofErr w:type="spellEnd"/>
      <w:proofErr w:type="gramEnd"/>
      <w:r w:rsidR="0064051B">
        <w:rPr>
          <w:rFonts w:ascii="Times New Roman" w:hAnsi="Times New Roman" w:cs="Times New Roman"/>
          <w:sz w:val="20"/>
          <w:szCs w:val="20"/>
        </w:rPr>
        <w:t xml:space="preserve"> one was added as an amendment, the original was taken.</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lastRenderedPageBreak/>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7"/>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7"/>
      <w:r w:rsidR="009F5C48">
        <w:rPr>
          <w:rStyle w:val="CommentReference"/>
        </w:rPr>
        <w:commentReference w:id="7"/>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00E10A75"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1E65D0B1" w14:textId="20E9E456" w:rsidR="006C6D84" w:rsidRPr="009627DA"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n combination, if both are approved separately we call post approval</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4B05DBDE"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w:t>
      </w:r>
      <w:r w:rsidR="00C27CC5">
        <w:rPr>
          <w:rFonts w:ascii="Times New Roman" w:hAnsi="Times New Roman" w:cs="Times New Roman"/>
          <w:sz w:val="20"/>
          <w:szCs w:val="20"/>
        </w:rPr>
        <w:t>industry-funded</w:t>
      </w:r>
    </w:p>
    <w:p w14:paraId="3AD0B0C9" w14:textId="26862D76" w:rsidR="00C27CC5" w:rsidRDefault="00C27CC5" w:rsidP="00C27CC5">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What to do about when it was not pharma but the drug was supplied by pharma</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2D3E33A1" w:rsidR="00D03516" w:rsidRPr="00D03516" w:rsidRDefault="00C27CC5" w:rsidP="00D03516">
      <w:pPr>
        <w:rPr>
          <w:sz w:val="20"/>
          <w:szCs w:val="20"/>
        </w:rPr>
      </w:pPr>
      <w:r>
        <w:rPr>
          <w:sz w:val="20"/>
          <w:szCs w:val="20"/>
        </w:rPr>
        <w:t xml:space="preserve">Pos and termination </w:t>
      </w:r>
      <w:proofErr w:type="gramStart"/>
      <w:r>
        <w:rPr>
          <w:sz w:val="20"/>
          <w:szCs w:val="20"/>
        </w:rPr>
        <w:t>is</w:t>
      </w:r>
      <w:proofErr w:type="gramEnd"/>
      <w:r>
        <w:rPr>
          <w:sz w:val="20"/>
          <w:szCs w:val="20"/>
        </w:rPr>
        <w:t xml:space="preserve"> the most </w:t>
      </w:r>
      <w:proofErr w:type="spellStart"/>
      <w:r>
        <w:rPr>
          <w:sz w:val="20"/>
          <w:szCs w:val="20"/>
        </w:rPr>
        <w:t>impt</w:t>
      </w:r>
      <w:proofErr w:type="spellEnd"/>
      <w:r>
        <w:rPr>
          <w:sz w:val="20"/>
          <w:szCs w:val="20"/>
        </w:rPr>
        <w:t xml:space="preserve"> because those terminated don’t have results often</w:t>
      </w:r>
    </w:p>
    <w:sectPr w:rsidR="00D03516"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7"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1"/>
  </w:num>
  <w:num w:numId="2" w16cid:durableId="2139953559">
    <w:abstractNumId w:val="4"/>
  </w:num>
  <w:num w:numId="3" w16cid:durableId="1913082645">
    <w:abstractNumId w:val="8"/>
  </w:num>
  <w:num w:numId="4" w16cid:durableId="1688602409">
    <w:abstractNumId w:val="9"/>
  </w:num>
  <w:num w:numId="5" w16cid:durableId="485707739">
    <w:abstractNumId w:val="0"/>
  </w:num>
  <w:num w:numId="6" w16cid:durableId="421100020">
    <w:abstractNumId w:val="6"/>
  </w:num>
  <w:num w:numId="7" w16cid:durableId="1408068164">
    <w:abstractNumId w:val="1"/>
  </w:num>
  <w:num w:numId="8" w16cid:durableId="1404331513">
    <w:abstractNumId w:val="5"/>
  </w:num>
  <w:num w:numId="9" w16cid:durableId="437526639">
    <w:abstractNumId w:val="12"/>
  </w:num>
  <w:num w:numId="10" w16cid:durableId="1948808762">
    <w:abstractNumId w:val="3"/>
  </w:num>
  <w:num w:numId="11" w16cid:durableId="65417885">
    <w:abstractNumId w:val="10"/>
  </w:num>
  <w:num w:numId="12" w16cid:durableId="149950283">
    <w:abstractNumId w:val="2"/>
  </w:num>
  <w:num w:numId="13" w16cid:durableId="690029904">
    <w:abstractNumId w:val="7"/>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6045"/>
    <w:rsid w:val="00041573"/>
    <w:rsid w:val="00044C93"/>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0F4BDB"/>
    <w:rsid w:val="00110939"/>
    <w:rsid w:val="00116AD2"/>
    <w:rsid w:val="00123E68"/>
    <w:rsid w:val="00133F23"/>
    <w:rsid w:val="0013426C"/>
    <w:rsid w:val="0013770F"/>
    <w:rsid w:val="00146D34"/>
    <w:rsid w:val="00146D3C"/>
    <w:rsid w:val="001502BD"/>
    <w:rsid w:val="0015082A"/>
    <w:rsid w:val="00156A3E"/>
    <w:rsid w:val="001616CA"/>
    <w:rsid w:val="0016339D"/>
    <w:rsid w:val="00170808"/>
    <w:rsid w:val="00172B42"/>
    <w:rsid w:val="00173973"/>
    <w:rsid w:val="00187F19"/>
    <w:rsid w:val="00191712"/>
    <w:rsid w:val="00192043"/>
    <w:rsid w:val="00192D44"/>
    <w:rsid w:val="001A0579"/>
    <w:rsid w:val="001A5821"/>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5FE4"/>
    <w:rsid w:val="004171BA"/>
    <w:rsid w:val="00424D76"/>
    <w:rsid w:val="00443F24"/>
    <w:rsid w:val="0045023F"/>
    <w:rsid w:val="0046100D"/>
    <w:rsid w:val="004624EE"/>
    <w:rsid w:val="0047174D"/>
    <w:rsid w:val="0047462A"/>
    <w:rsid w:val="00476F69"/>
    <w:rsid w:val="004850C8"/>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82126"/>
    <w:rsid w:val="0059108D"/>
    <w:rsid w:val="005B6E94"/>
    <w:rsid w:val="005C27D0"/>
    <w:rsid w:val="005D313D"/>
    <w:rsid w:val="005D6AC2"/>
    <w:rsid w:val="005F6B29"/>
    <w:rsid w:val="00601F96"/>
    <w:rsid w:val="006060BD"/>
    <w:rsid w:val="00612623"/>
    <w:rsid w:val="00613FD7"/>
    <w:rsid w:val="00616A55"/>
    <w:rsid w:val="00616CB4"/>
    <w:rsid w:val="00617A2A"/>
    <w:rsid w:val="0062045C"/>
    <w:rsid w:val="00625272"/>
    <w:rsid w:val="00627BF4"/>
    <w:rsid w:val="006321FE"/>
    <w:rsid w:val="006367E3"/>
    <w:rsid w:val="0064051B"/>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71040D"/>
    <w:rsid w:val="00714661"/>
    <w:rsid w:val="007147DE"/>
    <w:rsid w:val="00731F5C"/>
    <w:rsid w:val="007347CD"/>
    <w:rsid w:val="00735937"/>
    <w:rsid w:val="00745AA8"/>
    <w:rsid w:val="00745EAC"/>
    <w:rsid w:val="00745EDB"/>
    <w:rsid w:val="0074751D"/>
    <w:rsid w:val="0075232F"/>
    <w:rsid w:val="00760E5F"/>
    <w:rsid w:val="00760EEE"/>
    <w:rsid w:val="00775325"/>
    <w:rsid w:val="00776C71"/>
    <w:rsid w:val="00777043"/>
    <w:rsid w:val="00791F41"/>
    <w:rsid w:val="00793AF8"/>
    <w:rsid w:val="007A3289"/>
    <w:rsid w:val="007A6027"/>
    <w:rsid w:val="007B3F98"/>
    <w:rsid w:val="007B6E1E"/>
    <w:rsid w:val="007C28EF"/>
    <w:rsid w:val="007C46F3"/>
    <w:rsid w:val="007D2ADD"/>
    <w:rsid w:val="007E4333"/>
    <w:rsid w:val="007E5927"/>
    <w:rsid w:val="007E6527"/>
    <w:rsid w:val="007E78AB"/>
    <w:rsid w:val="007F79D4"/>
    <w:rsid w:val="008024C5"/>
    <w:rsid w:val="00811B48"/>
    <w:rsid w:val="00813363"/>
    <w:rsid w:val="00817A85"/>
    <w:rsid w:val="008364D9"/>
    <w:rsid w:val="00842B6F"/>
    <w:rsid w:val="00842E2D"/>
    <w:rsid w:val="00844D90"/>
    <w:rsid w:val="00853055"/>
    <w:rsid w:val="008537AC"/>
    <w:rsid w:val="00854D0A"/>
    <w:rsid w:val="0085606A"/>
    <w:rsid w:val="0086420A"/>
    <w:rsid w:val="00864FAC"/>
    <w:rsid w:val="008717FD"/>
    <w:rsid w:val="0087267B"/>
    <w:rsid w:val="00892AAE"/>
    <w:rsid w:val="008A2B2C"/>
    <w:rsid w:val="008A6AFA"/>
    <w:rsid w:val="008A6F63"/>
    <w:rsid w:val="008B382C"/>
    <w:rsid w:val="008B50BD"/>
    <w:rsid w:val="008C0326"/>
    <w:rsid w:val="008C1E7F"/>
    <w:rsid w:val="008C5A2A"/>
    <w:rsid w:val="008D0734"/>
    <w:rsid w:val="008D6BB4"/>
    <w:rsid w:val="008E2F9A"/>
    <w:rsid w:val="008E4BF0"/>
    <w:rsid w:val="008E5633"/>
    <w:rsid w:val="008F13AB"/>
    <w:rsid w:val="00905AD2"/>
    <w:rsid w:val="0092092A"/>
    <w:rsid w:val="00924457"/>
    <w:rsid w:val="0092786F"/>
    <w:rsid w:val="00932A08"/>
    <w:rsid w:val="00933FFE"/>
    <w:rsid w:val="00935DE3"/>
    <w:rsid w:val="009524C7"/>
    <w:rsid w:val="00957A83"/>
    <w:rsid w:val="009627DA"/>
    <w:rsid w:val="00963238"/>
    <w:rsid w:val="00964769"/>
    <w:rsid w:val="00984B92"/>
    <w:rsid w:val="009866A4"/>
    <w:rsid w:val="00991BC0"/>
    <w:rsid w:val="00991F4A"/>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13AC"/>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58C"/>
    <w:rsid w:val="00C14B6D"/>
    <w:rsid w:val="00C22438"/>
    <w:rsid w:val="00C2390E"/>
    <w:rsid w:val="00C27CC5"/>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32B2"/>
    <w:rsid w:val="00E0343E"/>
    <w:rsid w:val="00E05A80"/>
    <w:rsid w:val="00E37914"/>
    <w:rsid w:val="00E417B2"/>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1273"/>
    <w:rsid w:val="00EF66B2"/>
    <w:rsid w:val="00F02CEB"/>
    <w:rsid w:val="00F10246"/>
    <w:rsid w:val="00F15A7C"/>
    <w:rsid w:val="00F169B2"/>
    <w:rsid w:val="00F22CDC"/>
    <w:rsid w:val="00F25AA1"/>
    <w:rsid w:val="00F27FB1"/>
    <w:rsid w:val="00F333FF"/>
    <w:rsid w:val="00F45C90"/>
    <w:rsid w:val="00F54A90"/>
    <w:rsid w:val="00F564DC"/>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0</TotalTime>
  <Pages>5</Pages>
  <Words>2463</Words>
  <Characters>14040</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66</cp:revision>
  <dcterms:created xsi:type="dcterms:W3CDTF">2023-01-17T20:00:00Z</dcterms:created>
  <dcterms:modified xsi:type="dcterms:W3CDTF">2023-02-21T21:06:00Z</dcterms:modified>
</cp:coreProperties>
</file>